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DD0CE57" w14:textId="77777777" w:rsidR="00023B97" w:rsidRDefault="00023B97" w:rsidP="00023B97">
      <w:pPr>
        <w:rPr>
          <w:rFonts w:ascii="Arial" w:eastAsia="Times New Roman" w:hAnsi="Arial" w:cs="Times New Roman"/>
          <w:color w:val="000000"/>
          <w:sz w:val="20"/>
          <w:szCs w:val="20"/>
          <w:lang w:val="de-CH"/>
        </w:rPr>
      </w:pPr>
    </w:p>
    <w:tbl>
      <w:tblPr>
        <w:tblW w:w="415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455"/>
        <w:gridCol w:w="1620"/>
        <w:gridCol w:w="1080"/>
      </w:tblGrid>
      <w:tr w:rsidR="00023B97" w:rsidRPr="00AC5FC2" w14:paraId="343D61EB" w14:textId="77777777" w:rsidTr="00AC5FC2">
        <w:trPr>
          <w:trHeight w:val="300"/>
        </w:trPr>
        <w:tc>
          <w:tcPr>
            <w:tcW w:w="1455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E88D5EB" w14:textId="3AC943AB" w:rsidR="00023B97" w:rsidRPr="00AC5FC2" w:rsidRDefault="00A71144" w:rsidP="00A71144">
            <w:pPr>
              <w:spacing w:before="120" w:after="120"/>
              <w:ind w:right="107"/>
              <w:rPr>
                <w:rFonts w:ascii="Cambria" w:eastAsia="Times New Roman" w:hAnsi="Cambria" w:cs="Times New Roman"/>
                <w:b/>
                <w:color w:val="000000"/>
                <w:sz w:val="22"/>
                <w:szCs w:val="22"/>
                <w:lang w:val="de-CH"/>
              </w:rPr>
            </w:pPr>
            <w:proofErr w:type="spellStart"/>
            <w:r w:rsidRPr="00AC5FC2">
              <w:rPr>
                <w:rFonts w:ascii="Cambria" w:eastAsia="Times New Roman" w:hAnsi="Cambria" w:cs="Times New Roman"/>
                <w:b/>
                <w:color w:val="000000"/>
                <w:sz w:val="22"/>
                <w:szCs w:val="22"/>
                <w:lang w:val="de-CH"/>
              </w:rPr>
              <w:t>Locus</w:t>
            </w:r>
            <w:proofErr w:type="spellEnd"/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2836B04" w14:textId="56CA1245" w:rsidR="00023B97" w:rsidRPr="00AC5FC2" w:rsidRDefault="00023B97" w:rsidP="00AC5FC2">
            <w:pPr>
              <w:spacing w:before="120" w:after="120"/>
              <w:jc w:val="center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proofErr w:type="spellStart"/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Tajima’s</w:t>
            </w:r>
            <w:proofErr w:type="spellEnd"/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 xml:space="preserve"> D</w:t>
            </w:r>
            <w:r w:rsid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 xml:space="preserve"> </w:t>
            </w:r>
            <w:r w:rsid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vertAlign w:val="superscript"/>
                <w:lang w:val="de-CH"/>
              </w:rPr>
              <w:fldChar w:fldCharType="begin"/>
            </w:r>
            <w:r w:rsid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vertAlign w:val="superscript"/>
                <w:lang w:val="de-CH"/>
              </w:rPr>
              <w:instrText xml:space="preserve"> ADDIN EN.CITE &lt;EndNote&gt;&lt;Cite&gt;&lt;Author&gt;Tajima&lt;/Author&gt;&lt;Year&gt;1989&lt;/Year&gt;&lt;RecNum&gt;194&lt;/RecNum&gt;&lt;DisplayText&gt;[1]&lt;/DisplayText&gt;&lt;record&gt;&lt;rec-number&gt;194&lt;/rec-number&gt;&lt;foreign-keys&gt;&lt;key app="EN" db-id="p0dzewd29sw9vqexvam5v2at0z9xa9z2fzps" timestamp="1430512123"&gt;194&lt;/key&gt;&lt;/foreign-keys&gt;&lt;ref-type name="Journal Article"&gt;17&lt;/ref-type&gt;&lt;contributors&gt;&lt;authors&gt;&lt;author&gt;Tajima, F.&lt;/author&gt;&lt;/authors&gt;&lt;/contributors&gt;&lt;auth-address&gt;Department of Biology, Kyushu University, Fukuoka, Japan.&lt;/auth-address&gt;&lt;titles&gt;&lt;title&gt;Statistical method for testing the neutral mutation hypothesis by DNA polymorphism&lt;/title&gt;&lt;secondary-title&gt;Genetics&lt;/secondary-title&gt;&lt;/titles&gt;&lt;periodical&gt;&lt;full-title&gt;Genetics&lt;/full-title&gt;&lt;abbr-1&gt;Genetics&lt;/abbr-1&gt;&lt;/periodical&gt;&lt;pages&gt;585-95&lt;/pages&gt;&lt;volume&gt;123&lt;/volume&gt;&lt;number&gt;3&lt;/number&gt;&lt;edition&gt;1989/11/01&lt;/edition&gt;&lt;keywords&gt;&lt;keyword&gt;Animals&lt;/keyword&gt;&lt;keyword&gt;*Computer Simulation&lt;/keyword&gt;&lt;keyword&gt;DNA, Mitochondrial/analysis&lt;/keyword&gt;&lt;keyword&gt;Drosophila melanogaster/genetics&lt;/keyword&gt;&lt;keyword&gt;Genetics, Population&lt;/keyword&gt;&lt;keyword&gt;Humans&lt;/keyword&gt;&lt;keyword&gt;*Models, Statistical&lt;/keyword&gt;&lt;keyword&gt;*Mutation&lt;/keyword&gt;&lt;keyword&gt;*Polymorphism, Genetic&lt;/keyword&gt;&lt;/keywords&gt;&lt;dates&gt;&lt;year&gt;1989&lt;/year&gt;&lt;pub-dates&gt;&lt;date&gt;Nov&lt;/date&gt;&lt;/pub-dates&gt;&lt;/dates&gt;&lt;isbn&gt;0016-6731 (Print)&amp;#xD;0016-6731 (Linking)&lt;/isbn&gt;&lt;accession-num&gt;2513255&lt;/accession-num&gt;&lt;urls&gt;&lt;related-urls&gt;&lt;url&gt;http://www.ncbi.nlm.nih.gov/entrez/query.fcgi?cmd=Retrieve&amp;amp;db=PubMed&amp;amp;dopt=Citation&amp;amp;list_uids=2513255&lt;/url&gt;&lt;/related-urls&gt;&lt;/urls&gt;&lt;custom2&gt;1203831&lt;/custom2&gt;&lt;language&gt;eng&lt;/language&gt;&lt;/record&gt;&lt;/Cite&gt;&lt;/EndNote&gt;</w:instrText>
            </w:r>
            <w:r w:rsid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vertAlign w:val="superscript"/>
                <w:lang w:val="de-CH"/>
              </w:rPr>
              <w:fldChar w:fldCharType="separate"/>
            </w:r>
            <w:r w:rsidR="00AC5FC2">
              <w:rPr>
                <w:rFonts w:ascii="Cambria" w:eastAsia="Times New Roman" w:hAnsi="Cambria" w:cs="Times New Roman"/>
                <w:b/>
                <w:bCs/>
                <w:noProof/>
                <w:color w:val="000000"/>
                <w:sz w:val="22"/>
                <w:szCs w:val="22"/>
                <w:vertAlign w:val="superscript"/>
                <w:lang w:val="de-CH"/>
              </w:rPr>
              <w:t>[1]</w:t>
            </w:r>
            <w:r w:rsid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vertAlign w:val="superscript"/>
                <w:lang w:val="de-CH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6AD5FB5" w14:textId="2A17D521" w:rsidR="00023B97" w:rsidRPr="00AC5FC2" w:rsidRDefault="00AC5FC2" w:rsidP="00BE07CB">
            <w:pPr>
              <w:spacing w:before="120" w:after="120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p</w:t>
            </w:r>
            <w:r w:rsidR="00023B97"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-</w:t>
            </w:r>
            <w:proofErr w:type="spellStart"/>
            <w:r w:rsidR="00023B97"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value</w:t>
            </w:r>
            <w:proofErr w:type="spellEnd"/>
          </w:p>
        </w:tc>
      </w:tr>
      <w:tr w:rsidR="00023B97" w:rsidRPr="00AC5FC2" w14:paraId="6AFCAF6D" w14:textId="77777777" w:rsidTr="00AC5FC2">
        <w:trPr>
          <w:trHeight w:val="300"/>
        </w:trPr>
        <w:tc>
          <w:tcPr>
            <w:tcW w:w="145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252EF" w14:textId="0327C7EA" w:rsidR="00023B97" w:rsidRPr="00AC5FC2" w:rsidRDefault="00023B97" w:rsidP="0094361F">
            <w:pPr>
              <w:rPr>
                <w:rFonts w:ascii="Cambria" w:eastAsia="Times New Roman" w:hAnsi="Cambria" w:cs="Times New Roman"/>
                <w:b/>
                <w:bCs/>
                <w:i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i/>
                <w:color w:val="000000"/>
                <w:sz w:val="22"/>
                <w:szCs w:val="22"/>
                <w:lang w:val="de-CH"/>
              </w:rPr>
              <w:t>doc-1</w:t>
            </w:r>
            <w:r w:rsidR="0094361F" w:rsidRPr="00AC5FC2">
              <w:rPr>
                <w:rFonts w:ascii="Cambria" w:eastAsia="Times New Roman" w:hAnsi="Cambria" w:cs="Times New Roman"/>
                <w:b/>
                <w:bCs/>
                <w:i/>
                <w:color w:val="000000"/>
                <w:sz w:val="22"/>
                <w:szCs w:val="22"/>
                <w:lang w:val="de-CH"/>
              </w:rPr>
              <w:t xml:space="preserve"> </w:t>
            </w:r>
            <w:r w:rsidR="0094361F"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(all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45724" w14:textId="77777777" w:rsidR="00023B97" w:rsidRPr="00AC5FC2" w:rsidRDefault="00023B97" w:rsidP="00A71144">
            <w:pPr>
              <w:jc w:val="center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2.69932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FE263" w14:textId="77777777" w:rsidR="00023B97" w:rsidRPr="00AC5FC2" w:rsidRDefault="00023B97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lt;0.01</w:t>
            </w:r>
          </w:p>
        </w:tc>
      </w:tr>
      <w:tr w:rsidR="0094361F" w:rsidRPr="00AC5FC2" w14:paraId="5EAC925D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CBD53A7" w14:textId="38530FE9" w:rsidR="0094361F" w:rsidRPr="00AC5FC2" w:rsidRDefault="0094361F" w:rsidP="0094361F">
            <w:pPr>
              <w:ind w:left="239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CGH1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3F01BD" w14:textId="3ED9B2C3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2.2679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3281DB" w14:textId="1C8534F3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lt;0.01</w:t>
            </w:r>
          </w:p>
        </w:tc>
      </w:tr>
      <w:tr w:rsidR="0094361F" w:rsidRPr="00AC5FC2" w14:paraId="53BDD9D4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3275A6C" w14:textId="6596262C" w:rsidR="0094361F" w:rsidRPr="00AC5FC2" w:rsidRDefault="0094361F" w:rsidP="0094361F">
            <w:pPr>
              <w:ind w:left="239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CGH2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C4C603" w14:textId="613696D0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-0.0707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ED46B2" w14:textId="4E577A23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gt;0.1</w:t>
            </w:r>
          </w:p>
        </w:tc>
      </w:tr>
      <w:tr w:rsidR="0094361F" w:rsidRPr="00AC5FC2" w14:paraId="176D6C67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C2F8D2" w14:textId="4C435F98" w:rsidR="0094361F" w:rsidRPr="00AC5FC2" w:rsidRDefault="0094361F" w:rsidP="0094361F">
            <w:pPr>
              <w:ind w:left="239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CGH3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D05526" w14:textId="7710D3ED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n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5F69DE" w14:textId="5B9F23A8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na</w:t>
            </w:r>
          </w:p>
        </w:tc>
      </w:tr>
      <w:tr w:rsidR="0094361F" w:rsidRPr="00AC5FC2" w14:paraId="1DAF415F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231ACA7" w14:textId="4FB71C7D" w:rsidR="0094361F" w:rsidRPr="00AC5FC2" w:rsidRDefault="0094361F" w:rsidP="0094361F">
            <w:pPr>
              <w:ind w:left="239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CGH4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B96055" w14:textId="215B3ED3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0.8228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B1524E" w14:textId="194FDAB6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gt;0.1</w:t>
            </w:r>
          </w:p>
        </w:tc>
      </w:tr>
      <w:tr w:rsidR="0094361F" w:rsidRPr="00AC5FC2" w14:paraId="3E90755C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B63F7A" w14:textId="3ECCD22F" w:rsidR="0094361F" w:rsidRPr="00AC5FC2" w:rsidRDefault="0094361F" w:rsidP="0094361F">
            <w:pPr>
              <w:ind w:left="239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CGH5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ADE41D" w14:textId="6F4726F7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0.00131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152099" w14:textId="27864465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gt;0.1</w:t>
            </w:r>
          </w:p>
        </w:tc>
      </w:tr>
      <w:tr w:rsidR="00023B97" w:rsidRPr="00AC5FC2" w14:paraId="5E0E83B7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2E307" w14:textId="282D145B" w:rsidR="00023B97" w:rsidRPr="00AC5FC2" w:rsidRDefault="00023B97" w:rsidP="0094361F">
            <w:pPr>
              <w:rPr>
                <w:rFonts w:ascii="Cambria" w:eastAsia="Times New Roman" w:hAnsi="Cambria" w:cs="Times New Roman"/>
                <w:b/>
                <w:bCs/>
                <w:i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i/>
                <w:color w:val="000000"/>
                <w:sz w:val="22"/>
                <w:szCs w:val="22"/>
                <w:lang w:val="de-CH"/>
              </w:rPr>
              <w:t>doc-2</w:t>
            </w:r>
            <w:r w:rsidR="0094361F" w:rsidRPr="00AC5FC2">
              <w:rPr>
                <w:rFonts w:ascii="Cambria" w:eastAsia="Times New Roman" w:hAnsi="Cambria" w:cs="Times New Roman"/>
                <w:b/>
                <w:bCs/>
                <w:i/>
                <w:color w:val="000000"/>
                <w:sz w:val="22"/>
                <w:szCs w:val="22"/>
                <w:lang w:val="de-CH"/>
              </w:rPr>
              <w:t xml:space="preserve"> </w:t>
            </w:r>
            <w:r w:rsidR="0094361F"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(all)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C7C40" w14:textId="77777777" w:rsidR="00023B97" w:rsidRPr="00AC5FC2" w:rsidRDefault="00023B97" w:rsidP="00A71144">
            <w:pPr>
              <w:jc w:val="center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2.6568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79511" w14:textId="77777777" w:rsidR="00023B97" w:rsidRPr="00AC5FC2" w:rsidRDefault="00023B97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lt;0.01</w:t>
            </w:r>
          </w:p>
        </w:tc>
      </w:tr>
      <w:tr w:rsidR="0094361F" w:rsidRPr="00AC5FC2" w14:paraId="60E15E09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1FACC6" w14:textId="52A828B2" w:rsidR="0094361F" w:rsidRPr="00AC5FC2" w:rsidRDefault="0094361F" w:rsidP="0094361F">
            <w:pPr>
              <w:ind w:left="239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CGH1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34084A" w14:textId="59502594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2.276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2EC8FD" w14:textId="659D21B9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lt;0.01</w:t>
            </w:r>
          </w:p>
        </w:tc>
      </w:tr>
      <w:tr w:rsidR="0094361F" w:rsidRPr="00AC5FC2" w14:paraId="1A73C7C5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B4D0FC" w14:textId="182E036B" w:rsidR="0094361F" w:rsidRPr="00AC5FC2" w:rsidRDefault="0094361F" w:rsidP="0094361F">
            <w:pPr>
              <w:ind w:left="239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CGH2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C243F0" w14:textId="3733B7B4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0.3350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B539B6" w14:textId="5B139534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gt;0.1</w:t>
            </w:r>
          </w:p>
        </w:tc>
      </w:tr>
      <w:tr w:rsidR="0094361F" w:rsidRPr="00AC5FC2" w14:paraId="71593E1B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50C9E5" w14:textId="3845CFAD" w:rsidR="0094361F" w:rsidRPr="00AC5FC2" w:rsidRDefault="0094361F" w:rsidP="0094361F">
            <w:pPr>
              <w:ind w:left="239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CGH3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5E544B" w14:textId="1B5FBB2A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na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D4B60F" w14:textId="429BFC92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na</w:t>
            </w:r>
          </w:p>
        </w:tc>
      </w:tr>
      <w:tr w:rsidR="0094361F" w:rsidRPr="00AC5FC2" w14:paraId="6453AEB2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760980D" w14:textId="693CF557" w:rsidR="0094361F" w:rsidRPr="00AC5FC2" w:rsidRDefault="0094361F" w:rsidP="0094361F">
            <w:pPr>
              <w:ind w:left="239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CGH4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B5E5FD" w14:textId="1BCDDBE6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0.717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450EC0" w14:textId="58A8B423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gt;0.1</w:t>
            </w:r>
          </w:p>
        </w:tc>
      </w:tr>
      <w:tr w:rsidR="0094361F" w:rsidRPr="00AC5FC2" w14:paraId="61610099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FFBD0" w14:textId="6472B150" w:rsidR="0094361F" w:rsidRPr="00AC5FC2" w:rsidRDefault="0094361F" w:rsidP="0094361F">
            <w:pPr>
              <w:rPr>
                <w:rFonts w:ascii="Cambria" w:eastAsia="Times New Roman" w:hAnsi="Cambria" w:cs="Times New Roman"/>
                <w:b/>
                <w:bCs/>
                <w:i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i/>
                <w:color w:val="000000"/>
                <w:sz w:val="22"/>
                <w:szCs w:val="22"/>
                <w:lang w:val="de-CH"/>
              </w:rPr>
              <w:t xml:space="preserve">doc-3 </w:t>
            </w: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(all)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C4FD3" w14:textId="77777777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sz w:val="22"/>
                <w:szCs w:val="22"/>
                <w:lang w:val="de-CH"/>
              </w:rPr>
              <w:t>2.2053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F35D4" w14:textId="77777777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lt;0.05</w:t>
            </w:r>
          </w:p>
        </w:tc>
      </w:tr>
      <w:tr w:rsidR="0094361F" w:rsidRPr="00AC5FC2" w14:paraId="3AB47757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6FC50B" w14:textId="629CEE1C" w:rsidR="0094361F" w:rsidRPr="00AC5FC2" w:rsidRDefault="0094361F" w:rsidP="0094361F">
            <w:pPr>
              <w:ind w:left="239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CGH2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E6F93C" w14:textId="233FA6E9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0.0727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F43C27" w14:textId="5BF2F064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gt;0.1</w:t>
            </w:r>
          </w:p>
        </w:tc>
      </w:tr>
      <w:tr w:rsidR="0094361F" w:rsidRPr="00AC5FC2" w14:paraId="5479A73A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5BD91ED" w14:textId="10A1345F" w:rsidR="0094361F" w:rsidRPr="00AC5FC2" w:rsidRDefault="0094361F" w:rsidP="0094361F">
            <w:pPr>
              <w:ind w:left="239"/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CGH4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93E1E0" w14:textId="315BF0B5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-0.2760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4D31BB" w14:textId="2F2E2A32" w:rsidR="0094361F" w:rsidRPr="00AC5FC2" w:rsidRDefault="0094361F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&gt;0.1</w:t>
            </w:r>
          </w:p>
        </w:tc>
      </w:tr>
      <w:tr w:rsidR="0094361F" w:rsidRPr="00AC5FC2" w14:paraId="5BEBD1BE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0CDB7" w14:textId="77777777" w:rsidR="0094361F" w:rsidRPr="00AC5FC2" w:rsidRDefault="0094361F" w:rsidP="0094361F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NCU07190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0C10B" w14:textId="77777777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0.5393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A9B7C" w14:textId="1749F59B" w:rsidR="0094361F" w:rsidRPr="00AC5FC2" w:rsidRDefault="00BE07CB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</w:t>
            </w:r>
            <w:r w:rsidR="0094361F"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&gt;0.1</w:t>
            </w:r>
          </w:p>
        </w:tc>
      </w:tr>
      <w:tr w:rsidR="0094361F" w:rsidRPr="00AC5FC2" w14:paraId="578FA645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A3CDF" w14:textId="77777777" w:rsidR="0094361F" w:rsidRPr="00AC5FC2" w:rsidRDefault="0094361F" w:rsidP="0094361F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NCU07193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DD821" w14:textId="77777777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0.1689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94EC4" w14:textId="7C974CD3" w:rsidR="0094361F" w:rsidRPr="00AC5FC2" w:rsidRDefault="00BE07CB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</w:t>
            </w:r>
            <w:r w:rsidR="0094361F"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&gt;0.1</w:t>
            </w:r>
          </w:p>
        </w:tc>
      </w:tr>
      <w:tr w:rsidR="0094361F" w:rsidRPr="00AC5FC2" w14:paraId="54BA5011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CEA8294" w14:textId="77777777" w:rsidR="0094361F" w:rsidRPr="00AC5FC2" w:rsidRDefault="0094361F" w:rsidP="0094361F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NCU07194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A0359F" w14:textId="77777777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0.883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35BDAD" w14:textId="50E39627" w:rsidR="0094361F" w:rsidRPr="00AC5FC2" w:rsidRDefault="00BE07CB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</w:t>
            </w:r>
            <w:r w:rsidR="0094361F"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&gt;0.1</w:t>
            </w:r>
          </w:p>
        </w:tc>
      </w:tr>
      <w:tr w:rsidR="0094361F" w:rsidRPr="00AC5FC2" w14:paraId="305647D2" w14:textId="77777777" w:rsidTr="00AC5FC2">
        <w:trPr>
          <w:trHeight w:val="300"/>
        </w:trPr>
        <w:tc>
          <w:tcPr>
            <w:tcW w:w="1455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A9E7B30" w14:textId="77777777" w:rsidR="0094361F" w:rsidRPr="00AC5FC2" w:rsidRDefault="0094361F" w:rsidP="0094361F">
            <w:pPr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b/>
                <w:bCs/>
                <w:color w:val="000000"/>
                <w:sz w:val="22"/>
                <w:szCs w:val="22"/>
                <w:lang w:val="de-CH"/>
              </w:rPr>
              <w:t>NCU17048</w:t>
            </w:r>
          </w:p>
        </w:tc>
        <w:tc>
          <w:tcPr>
            <w:tcW w:w="162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8A033" w14:textId="77777777" w:rsidR="0094361F" w:rsidRPr="00AC5FC2" w:rsidRDefault="0094361F" w:rsidP="00A71144">
            <w:pPr>
              <w:jc w:val="center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0.3613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56B479" w14:textId="2C505044" w:rsidR="0094361F" w:rsidRPr="00AC5FC2" w:rsidRDefault="00BE07CB" w:rsidP="00BE07CB">
            <w:pPr>
              <w:ind w:hanging="18"/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</w:pPr>
            <w:r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p</w:t>
            </w:r>
            <w:r w:rsidR="0094361F" w:rsidRPr="00AC5FC2">
              <w:rPr>
                <w:rFonts w:ascii="Cambria" w:eastAsia="Times New Roman" w:hAnsi="Cambria" w:cs="Times New Roman"/>
                <w:color w:val="000000"/>
                <w:sz w:val="22"/>
                <w:szCs w:val="22"/>
                <w:lang w:val="de-CH"/>
              </w:rPr>
              <w:t>&gt;0.1</w:t>
            </w:r>
          </w:p>
        </w:tc>
      </w:tr>
    </w:tbl>
    <w:p w14:paraId="4044BB65" w14:textId="77777777" w:rsidR="00AC5FC2" w:rsidRDefault="00AC5FC2">
      <w:bookmarkStart w:id="0" w:name="_GoBack"/>
      <w:bookmarkEnd w:id="0"/>
    </w:p>
    <w:p w14:paraId="06465F9B" w14:textId="69C2F6D0" w:rsidR="00AC5FC2" w:rsidRPr="00AC5FC2" w:rsidRDefault="00AC5FC2" w:rsidP="00AC5FC2">
      <w:pPr>
        <w:pStyle w:val="EndNoteBibliography"/>
        <w:rPr>
          <w:noProof/>
          <w:sz w:val="22"/>
          <w:szCs w:val="22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C5FC2">
        <w:rPr>
          <w:noProof/>
          <w:sz w:val="22"/>
          <w:szCs w:val="22"/>
          <w:vertAlign w:val="superscript"/>
        </w:rPr>
        <w:t>1.</w:t>
      </w:r>
      <w:r w:rsidRPr="00AC5FC2">
        <w:rPr>
          <w:noProof/>
          <w:sz w:val="22"/>
          <w:szCs w:val="22"/>
        </w:rPr>
        <w:t xml:space="preserve"> Tajima F (1989) Statistical method for testing the neutral mutation hypothesis by DNA polymorphism. Genetics 123: 585-95. pmid: 2513255.</w:t>
      </w:r>
    </w:p>
    <w:p w14:paraId="3D9EAD1E" w14:textId="5073D1D9" w:rsidR="00047197" w:rsidRDefault="00AC5FC2">
      <w:r>
        <w:fldChar w:fldCharType="end"/>
      </w:r>
    </w:p>
    <w:sectPr w:rsidR="00047197" w:rsidSect="00F77A0E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dzewd29sw9vqexvam5v2at0z9xa9z2fzps&quot;&gt;HET_paper_endnote&lt;record-ids&gt;&lt;item&gt;194&lt;/item&gt;&lt;/record-ids&gt;&lt;/item&gt;&lt;/Libraries&gt;"/>
  </w:docVars>
  <w:rsids>
    <w:rsidRoot w:val="00023B97"/>
    <w:rsid w:val="00023B97"/>
    <w:rsid w:val="00047197"/>
    <w:rsid w:val="00273B55"/>
    <w:rsid w:val="00343B71"/>
    <w:rsid w:val="00596581"/>
    <w:rsid w:val="0094361F"/>
    <w:rsid w:val="00A71144"/>
    <w:rsid w:val="00AC5FC2"/>
    <w:rsid w:val="00BE07CB"/>
    <w:rsid w:val="00F77A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C45635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3B9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AC5FC2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AC5FC2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3B9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AC5FC2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AC5FC2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21</Words>
  <Characters>1835</Characters>
  <Application>Microsoft Macintosh Word</Application>
  <DocSecurity>0</DocSecurity>
  <Lines>15</Lines>
  <Paragraphs>4</Paragraphs>
  <ScaleCrop>false</ScaleCrop>
  <Company>UCB</Company>
  <LinksUpToDate>false</LinksUpToDate>
  <CharactersWithSpaces>21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uise Glass</dc:creator>
  <cp:keywords/>
  <dc:description/>
  <cp:lastModifiedBy>Louise Glass</cp:lastModifiedBy>
  <cp:revision>2</cp:revision>
  <dcterms:created xsi:type="dcterms:W3CDTF">2016-03-03T05:35:00Z</dcterms:created>
  <dcterms:modified xsi:type="dcterms:W3CDTF">2016-03-03T05:35:00Z</dcterms:modified>
</cp:coreProperties>
</file>